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08563BB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prevent iris recognition </w:t>
      </w:r>
      <w:r w:rsidR="00AA56CE">
        <w:rPr>
          <w:rFonts w:ascii="Times New Roman" w:hAnsi="Times New Roman" w:cs="Times New Roman"/>
          <w:szCs w:val="24"/>
        </w:rPr>
        <w:t>from use 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parks and stadiums, transit stations, boa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5BBEB5F5"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F17DBF">
        <w:rPr>
          <w:rFonts w:ascii="Times New Roman" w:hAnsi="Times New Roman" w:cs="Times New Roman"/>
          <w:szCs w:val="24"/>
        </w:rPr>
        <w:t xml:space="preserve">public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907248"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907248"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9A8E45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77777777"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663FC7E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17"/>
            <w:bookmarkEnd w:id="18"/>
          </w:p>
        </w:tc>
      </w:tr>
    </w:tbl>
    <w:p w14:paraId="2656A54D" w14:textId="682C0D63" w:rsidR="00AF0E7F" w:rsidRDefault="00907248"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77777777"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0C26DB77"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907248"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0462EDED" w14:textId="6EA923A9"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907248"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07248"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07248"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07248"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907248"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907248"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07248"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07248"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07248"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07248"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0724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07248"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0724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0724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0724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07248"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0724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07248"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0724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0724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0724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07248"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07248"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07248"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0724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07248"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07248"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07248"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1"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0724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0724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0724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0724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0724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07248"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bookmarkStart w:id="79"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bookmarkEnd w:id="7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0724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0724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07248"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0724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07248"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8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1" w:name="Table_3_1"/>
            <w:r w:rsidRPr="00097C0A">
              <w:rPr>
                <w:rFonts w:ascii="Times New Roman" w:hAnsi="Times New Roman" w:cs="Times New Roman"/>
                <w:b/>
                <w:color w:val="0070C0"/>
              </w:rPr>
              <w:lastRenderedPageBreak/>
              <w:t>Table 3.1</w:t>
            </w:r>
            <w:bookmarkEnd w:id="8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907248"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3" w:name="_3.7.2_Properties_of"/>
      <w:bookmarkEnd w:id="8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1"/>
            <w:r>
              <w:rPr>
                <w:rFonts w:ascii="Times New Roman" w:hAnsi="Times New Roman" w:cs="Times New Roman"/>
                <w:b/>
                <w:color w:val="C00000"/>
              </w:rPr>
              <w:t>Figure 3.11</w:t>
            </w:r>
            <w:bookmarkEnd w:id="8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6" w:name="Figure_3_12"/>
            <w:r>
              <w:rPr>
                <w:rFonts w:ascii="Times New Roman" w:hAnsi="Times New Roman" w:cs="Times New Roman"/>
                <w:b/>
                <w:color w:val="C00000"/>
              </w:rPr>
              <w:t>Figure 3.12</w:t>
            </w:r>
            <w:bookmarkEnd w:id="8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07248"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0" w:name="NumberRef5248684287"/>
      <w:bookmarkEnd w:id="9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907248"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07248"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07248"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2844802737"/>
        <w:bookmarkStart w:id="9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0724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07248"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0724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0724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9" w:name="NumberRef9485710859"/>
        <w:bookmarkStart w:id="100" w:name="NumberRef6465871334"/>
        <w:bookmarkStart w:id="10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bookmarkEnd w:id="100"/>
            <w:bookmarkEnd w:id="10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0724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3" w:name="NumberRef9798293710"/>
        <w:bookmarkStart w:id="104" w:name="NumberRef4100732207"/>
        <w:bookmarkStart w:id="10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6" w:name="NumberRef3009704947"/>
        <w:bookmarkStart w:id="107" w:name="NumberRef4013743401"/>
        <w:bookmarkStart w:id="108" w:name="NumberRef2782799602"/>
        <w:bookmarkStart w:id="109" w:name="NumberRef1628215909"/>
        <w:bookmarkStart w:id="11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bookmarkEnd w:id="107"/>
            <w:bookmarkEnd w:id="108"/>
            <w:bookmarkEnd w:id="109"/>
            <w:bookmarkEnd w:id="11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07248"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3262062073"/>
        <w:bookmarkStart w:id="11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0724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2075611353"/>
        <w:bookmarkStart w:id="11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0724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0724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0724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0724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0724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07248"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8" w:name="NumberRef4579714537"/>
        <w:bookmarkStart w:id="119" w:name="NumberRef6779477000"/>
        <w:bookmarkStart w:id="12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0724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1" w:name="NumberRef3789025545"/>
        <w:bookmarkStart w:id="122" w:name="NumberRef2896650434"/>
        <w:bookmarkStart w:id="123" w:name="NumberRef979738235"/>
        <w:bookmarkStart w:id="124" w:name="NumberRef5024539232"/>
        <w:bookmarkStart w:id="125" w:name="NumberRef6570549607"/>
        <w:bookmarkStart w:id="12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bookmarkEnd w:id="124"/>
            <w:bookmarkEnd w:id="125"/>
            <w:bookmarkEnd w:id="12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0724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0724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0724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0724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0724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0724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0724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07248"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0724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0724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8" w:name="_4.3.1_Example:_Focusing"/>
      <w:bookmarkEnd w:id="12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9"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0724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0"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200A23" w:rsidRPr="00757137" w14:paraId="7478D7CB" w14:textId="77777777" w:rsidTr="00200A23">
        <w:tc>
          <w:tcPr>
            <w:tcW w:w="7910" w:type="dxa"/>
            <w:shd w:val="clear" w:color="auto" w:fill="auto"/>
            <w:vAlign w:val="center"/>
          </w:tcPr>
          <w:p w14:paraId="3E699359" w14:textId="1E4E2FE1" w:rsidR="00200A23" w:rsidRPr="00757137" w:rsidRDefault="0090724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1"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F84D7B" w:rsidRPr="00757137" w14:paraId="5DCF65F0" w14:textId="77777777" w:rsidTr="00F84D7B">
        <w:tc>
          <w:tcPr>
            <w:tcW w:w="7910" w:type="dxa"/>
            <w:shd w:val="clear" w:color="auto" w:fill="auto"/>
            <w:vAlign w:val="center"/>
          </w:tcPr>
          <w:p w14:paraId="037533A7" w14:textId="42AD9792" w:rsidR="00F84D7B"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2" w:name="NumberRef6276420355"/>
        <w:bookmarkStart w:id="133" w:name="NumberRef4284563661"/>
        <w:bookmarkStart w:id="134" w:name="NumberRef5610401034"/>
        <w:bookmarkStart w:id="135" w:name="NumberRef4596408010"/>
        <w:bookmarkStart w:id="136"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0724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0724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7" w:name="NumberRef6944853067"/>
        <w:bookmarkStart w:id="138"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0" w:name="NumberRef3534726501"/>
        <w:bookmarkStart w:id="141"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0724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2"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0724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3"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0724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0724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6" w:name="NumberRef4629800320"/>
        <w:bookmarkStart w:id="147"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0724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0724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0724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8"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0724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9" w:name="NumberRef9790779352"/>
        <w:bookmarkStart w:id="150"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07248"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2" w:name="NumberRef8274118304"/>
        <w:bookmarkStart w:id="153"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07248"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5" w:name="NumberRef3570231199"/>
        <w:bookmarkStart w:id="156"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07248"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7"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0724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07248"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0724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9" w:name="NumberRef6789133549"/>
        <w:bookmarkStart w:id="160" w:name="NumberRef896413922"/>
        <w:bookmarkStart w:id="161" w:name="NumberRef2076272964"/>
        <w:bookmarkStart w:id="162" w:name="NumberRef4804747105"/>
        <w:bookmarkStart w:id="163"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bookmarkEnd w:id="162"/>
            <w:bookmarkEnd w:id="16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07248"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4"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07248"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0724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5" w:name="NumberRef1499810815"/>
        <w:bookmarkStart w:id="166" w:name="NumberRef7043957710"/>
        <w:bookmarkStart w:id="167" w:name="NumberRef9287859797"/>
        <w:bookmarkStart w:id="168" w:name="NumberRef5302125216"/>
        <w:bookmarkStart w:id="169" w:name="NumberRef3297359347"/>
        <w:bookmarkStart w:id="170" w:name="NumberRef7901288867"/>
        <w:bookmarkStart w:id="171" w:name="NumberRef2546018958"/>
        <w:bookmarkStart w:id="172" w:name="NumberRef3406065702"/>
        <w:bookmarkStart w:id="173"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bookmarkEnd w:id="167"/>
            <w:bookmarkEnd w:id="168"/>
            <w:bookmarkEnd w:id="169"/>
            <w:bookmarkEnd w:id="170"/>
            <w:bookmarkEnd w:id="171"/>
            <w:bookmarkEnd w:id="172"/>
            <w:bookmarkEnd w:id="173"/>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7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07248"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07248"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0724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7" w:name="NumberRef7577292919"/>
        <w:bookmarkStart w:id="178" w:name="NumberRef4018420577"/>
        <w:bookmarkStart w:id="179" w:name="NumberRef4618743658"/>
        <w:bookmarkStart w:id="180" w:name="NumberRef4921656251"/>
        <w:bookmarkStart w:id="181"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bookmarkEnd w:id="179"/>
            <w:bookmarkEnd w:id="180"/>
            <w:bookmarkEnd w:id="181"/>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0724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3" w:name="NumberRef954290628"/>
        <w:bookmarkStart w:id="184" w:name="NumberRef449338555"/>
        <w:bookmarkStart w:id="185"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0724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6" w:name="NumberRef5897925496"/>
        <w:bookmarkStart w:id="187" w:name="NumberRef2729423642"/>
        <w:bookmarkStart w:id="188" w:name="NumberRef6736466885"/>
        <w:bookmarkStart w:id="189" w:name="NumberRef2972580194"/>
        <w:bookmarkStart w:id="190" w:name="NumberRef2352822423"/>
        <w:bookmarkStart w:id="191" w:name="NumberRef4824280739"/>
        <w:bookmarkStart w:id="192"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19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07248"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07248"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907248"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07248"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5"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07248"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07248"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7"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07248"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8"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07248"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9" w:name="NumberRef9276165366"/>
        <w:bookmarkStart w:id="200" w:name="NumberRef979298353"/>
        <w:bookmarkStart w:id="201" w:name="NumberRef4438624978"/>
        <w:bookmarkStart w:id="202"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07248"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3"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4"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07248"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07248"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07248"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07248"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0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0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45524908"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50015238"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753D2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A466DB0"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2","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31F6167D"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907248"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2"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12"/>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907248"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3"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1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907248"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907248"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907248"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4"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14"/>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907248"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5"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1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907248"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16"/>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907248"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7"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17"/>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907248"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8"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1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907248"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9"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19"/>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907248"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0" w:name="NumberRef1556630731"/>
        <w:bookmarkStart w:id="221"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20"/>
            <w:bookmarkEnd w:id="221"/>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2" w:name="NumberRef4744591713"/>
        <w:bookmarkStart w:id="223" w:name="NumberRef2572676539"/>
        <w:bookmarkStart w:id="224"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22"/>
            <w:bookmarkEnd w:id="223"/>
            <w:bookmarkEnd w:id="22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907248"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907248"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907248"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73E01C"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907248"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907248"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907248"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907248"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4FD9DF0B"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907248"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907248"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w:t>
      </w:r>
      <w:r>
        <w:rPr>
          <w:rFonts w:ascii="Times New Roman" w:hAnsi="Times New Roman" w:cs="Times New Roman"/>
        </w:rPr>
        <w:lastRenderedPageBreak/>
        <w:t xml:space="preserve">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bookmarkStart w:id="229" w:name="_GoBack"/>
      <w:bookmarkEnd w:id="229"/>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30" w:name="OLE_LINK3"/>
      <w:bookmarkStart w:id="23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30"/>
      <w:bookmarkEnd w:id="23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53FBE92C"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p>
    <w:p w14:paraId="0E863A85" w14:textId="66CEEF0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w:t>
      </w:r>
      <w:r>
        <w:rPr>
          <w:rFonts w:ascii="Times New Roman" w:hAnsi="Times New Roman" w:cs="Times New Roman"/>
        </w:rPr>
        <w:t xml:space="preserve"> 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greatly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was to investigate the depth of field problem pertinent to iris acquisition</w:t>
      </w:r>
      <w:r w:rsidR="002234D1">
        <w:rPr>
          <w:rFonts w:ascii="Times New Roman" w:hAnsi="Times New Roman" w:cs="Times New Roman"/>
        </w:rPr>
        <w:t xml:space="preserve"> and propose a </w:t>
      </w:r>
      <w:r w:rsidR="00577B85">
        <w:rPr>
          <w:rFonts w:ascii="Times New Roman" w:hAnsi="Times New Roman" w:cs="Times New Roman"/>
        </w:rPr>
        <w:t xml:space="preserve">strategy </w:t>
      </w:r>
      <w:r w:rsidR="002234D1">
        <w:rPr>
          <w:rFonts w:ascii="Times New Roman" w:hAnsi="Times New Roman" w:cs="Times New Roman"/>
        </w:rPr>
        <w:t>that can significantly improve</w:t>
      </w:r>
      <w:r w:rsidR="00577B85">
        <w:rPr>
          <w:rFonts w:ascii="Times New Roman" w:hAnsi="Times New Roman" w:cs="Times New Roman"/>
        </w:rPr>
        <w:t xml:space="preserve"> the capture volume while being scalable and computationally efficient.</w:t>
      </w:r>
    </w:p>
    <w:p w14:paraId="19F3B72B" w14:textId="77777777" w:rsidR="0088563B" w:rsidRDefault="004F4737"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Following a </w:t>
      </w:r>
      <w:r w:rsidR="00577B85">
        <w:rPr>
          <w:rFonts w:ascii="Times New Roman" w:hAnsi="Times New Roman" w:cs="Times New Roman"/>
        </w:rPr>
        <w:t>comprehensive survey of the state of the art techniques for improving the capture volume of iris acquisition systems we found</w:t>
      </w:r>
      <w:r>
        <w:rPr>
          <w:rFonts w:ascii="Times New Roman" w:hAnsi="Times New Roman" w:cs="Times New Roman"/>
        </w:rPr>
        <w:t xml:space="preserve"> that</w:t>
      </w:r>
      <w:r w:rsidR="00D11ADF">
        <w:rPr>
          <w:rFonts w:ascii="Times New Roman" w:hAnsi="Times New Roman" w:cs="Times New Roman"/>
        </w:rPr>
        <w:t xml:space="preserve"> there are broadly two main types of solutions that claim to significantly increase the capture volume.  The first type of solutions involves using multiple cameras that combine narrow and wide field of views.  Additionally, they employ multiple cameras to expand the total field of view of the iris acquisition system.  These solutions tend to be complex in terms of operation and are usually expensive.  The second type of solutions </w:t>
      </w:r>
      <w:r w:rsidR="0088563B">
        <w:rPr>
          <w:rFonts w:ascii="Times New Roman" w:hAnsi="Times New Roman" w:cs="Times New Roman"/>
        </w:rPr>
        <w:t xml:space="preserve">employ computational imaging techniques, namely cubic phase masks, to make the </w:t>
      </w:r>
      <w:r w:rsidR="0088563B">
        <w:rPr>
          <w:rFonts w:ascii="Times New Roman" w:hAnsi="Times New Roman" w:cs="Times New Roman"/>
        </w:rPr>
        <w:lastRenderedPageBreak/>
        <w:t>impulse response (point spread function) greatly invariant to defocus so that a suitable inverse filtering technique can be used to recover fine spatial frequency information of the scene across a large depth.  These systems are usually plagued by noise, and tend to have high computational complexity.</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61A30E5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 with the image coordinates obtained through ray tracing in Zemax for randomly generated systems.  Further, w</w:t>
      </w:r>
      <w:r w:rsidR="00D7040D">
        <w:rPr>
          <w:rFonts w:ascii="Times New Roman" w:hAnsi="Times New Roman" w:cs="Times New Roman"/>
        </w:rPr>
        <w:t xml:space="preserve">e showed that the general model readily reduces to simpler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     </w:t>
      </w:r>
    </w:p>
    <w:p w14:paraId="1C103569" w14:textId="047F977D"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907248">
        <w:rPr>
          <w:rFonts w:ascii="Times New Roman" w:hAnsi="Times New Roman" w:cs="Times New Roman"/>
        </w:rPr>
        <w:t xml:space="preserve"> We called this new computational 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existing focus stacking method for </w:t>
      </w:r>
      <w:r w:rsidR="00845928">
        <w:rPr>
          <w:rFonts w:ascii="Times New Roman" w:hAnsi="Times New Roman" w:cs="Times New Roman"/>
        </w:rPr>
        <w:t>conventional</w:t>
      </w:r>
      <w:r w:rsidR="000F0A3F">
        <w:rPr>
          <w:rFonts w:ascii="Times New Roman" w:hAnsi="Times New Roman" w:cs="Times New Roman"/>
        </w:rPr>
        <w:t xml:space="preserve"> cameras, the central concept of the method originated from insights gleaned from the new geometric model derived in this work.  In theory, the extension of depth of </w:t>
      </w:r>
      <w:r w:rsidR="000F0A3F">
        <w:rPr>
          <w:rFonts w:ascii="Times New Roman" w:hAnsi="Times New Roman" w:cs="Times New Roman"/>
        </w:rPr>
        <w:lastRenderedPageBreak/>
        <w:t>field possible using the angular focus stacking method is unbounded</w:t>
      </w:r>
      <w:r w:rsidR="00E50BD6">
        <w:rPr>
          <w:rFonts w:ascii="Times New Roman" w:hAnsi="Times New Roman" w:cs="Times New Roman"/>
        </w:rPr>
        <w:t xml:space="preserve">; however, the number of image required to capture for generating an extended depth of field image increases.  In Sec. 5.3 we demonstrated the angular focus stacking method using a simulation set up in Zemax. </w:t>
      </w:r>
      <w:r w:rsidR="00845928">
        <w:rPr>
          <w:rFonts w:ascii="Times New Roman" w:hAnsi="Times New Roman" w:cs="Times New Roman"/>
        </w:rPr>
        <w:t xml:space="preserve"> </w:t>
      </w:r>
    </w:p>
    <w:p w14:paraId="644517D1" w14:textId="585B0B18"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Sec 5.2,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Therefore, the image registration process is exact and efficient.</w:t>
      </w:r>
      <w:r>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Sec 5.4;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xml:space="preserve">) whereas the effects of </w:t>
      </w:r>
      <w:r w:rsidR="004C263B">
        <w:rPr>
          <w:rFonts w:ascii="Times New Roman" w:hAnsi="Times New Roman" w:cs="Times New Roman"/>
        </w:rPr>
        <w:lastRenderedPageBreak/>
        <w:t>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1EF67902"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 of Future R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degrees of freedom for imaging then just 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2" w:name="equ_A1_1"/>
              <m:d>
                <m:dPr>
                  <m:ctrlPr>
                    <w:rPr>
                      <w:rFonts w:ascii="Cambria Math" w:hAnsi="Cambria Math" w:cs="Times New Roman"/>
                      <w:i/>
                    </w:rPr>
                  </m:ctrlPr>
                </m:dPr>
                <m:e>
                  <m:r>
                    <w:rPr>
                      <w:rFonts w:ascii="Cambria Math" w:hAnsi="Cambria Math" w:cs="Times New Roman"/>
                    </w:rPr>
                    <m:t>A1.1</m:t>
                  </m:r>
                </m:e>
              </m:d>
              <w:bookmarkEnd w:id="23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907248"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90724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4" w:name="equ_A1_5"/>
              <m:d>
                <m:dPr>
                  <m:ctrlPr>
                    <w:rPr>
                      <w:rFonts w:ascii="Cambria Math" w:hAnsi="Cambria Math"/>
                      <w:i/>
                    </w:rPr>
                  </m:ctrlPr>
                </m:dPr>
                <m:e>
                  <m:r>
                    <w:rPr>
                      <w:rFonts w:ascii="Cambria Math" w:hAnsi="Cambria Math"/>
                    </w:rPr>
                    <m:t>A1.5</m:t>
                  </m:r>
                </m:e>
              </m:d>
              <w:bookmarkEnd w:id="23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90724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907248"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907248"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907248"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907248"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90724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90724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6" w:name="_Appendix_A.2_The"/>
      <w:bookmarkEnd w:id="23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07248"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07248"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8"/>
            </m:e>
          </m:eqArr>
        </m:oMath>
      </m:oMathPara>
    </w:p>
    <w:p w14:paraId="5F170EEB" w14:textId="5428C1F9" w:rsidR="002703E6" w:rsidRPr="002703E6"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0724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90724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907248"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9" w:name="_Appendix_B.1_Derivation"/>
      <w:bookmarkEnd w:id="23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907248"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90724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4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90724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4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0724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0724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07248"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07248"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07248"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6" w:name="equ_B1_6"/>
              <m:d>
                <m:dPr>
                  <m:ctrlPr>
                    <w:rPr>
                      <w:rFonts w:ascii="Cambria Math" w:hAnsi="Cambria Math" w:cs="Times New Roman"/>
                      <w:i/>
                    </w:rPr>
                  </m:ctrlPr>
                </m:dPr>
                <m:e>
                  <m:r>
                    <w:rPr>
                      <w:rFonts w:ascii="Cambria Math" w:hAnsi="Cambria Math" w:cs="Times New Roman"/>
                    </w:rPr>
                    <m:t>B1.6</m:t>
                  </m:r>
                </m:e>
              </m:d>
              <w:bookmarkEnd w:id="24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0724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0724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0724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7" w:name="_Appendix_B.2_A"/>
      <w:bookmarkEnd w:id="24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907248"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07248"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5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5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51" w:name="equ_B2_3"/>
              <m:d>
                <m:dPr>
                  <m:ctrlPr>
                    <w:rPr>
                      <w:rFonts w:ascii="Cambria Math" w:hAnsi="Cambria Math" w:cs="Times New Roman"/>
                      <w:i/>
                    </w:rPr>
                  </m:ctrlPr>
                </m:dPr>
                <m:e>
                  <m:r>
                    <w:rPr>
                      <w:rFonts w:ascii="Cambria Math" w:hAnsi="Cambria Math" w:cs="Times New Roman"/>
                    </w:rPr>
                    <m:t>B2.3</m:t>
                  </m:r>
                </m:e>
              </m:d>
              <w:bookmarkEnd w:id="25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07248"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2" w:name="equ_B2_5"/>
              <m:d>
                <m:dPr>
                  <m:ctrlPr>
                    <w:rPr>
                      <w:rFonts w:ascii="Cambria Math" w:hAnsi="Cambria Math" w:cs="Times New Roman"/>
                      <w:i/>
                    </w:rPr>
                  </m:ctrlPr>
                </m:dPr>
                <m:e>
                  <m:r>
                    <w:rPr>
                      <w:rFonts w:ascii="Cambria Math" w:hAnsi="Cambria Math" w:cs="Times New Roman"/>
                    </w:rPr>
                    <m:t>B2.5</m:t>
                  </m:r>
                </m:e>
              </m:d>
              <w:bookmarkEnd w:id="25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90724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0724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0724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90724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5" w:name="equ_B2_9"/>
              <m:d>
                <m:dPr>
                  <m:ctrlPr>
                    <w:rPr>
                      <w:rFonts w:ascii="Cambria Math" w:hAnsi="Cambria Math" w:cs="Times New Roman"/>
                      <w:i/>
                    </w:rPr>
                  </m:ctrlPr>
                </m:dPr>
                <m:e>
                  <m:r>
                    <w:rPr>
                      <w:rFonts w:ascii="Cambria Math" w:hAnsi="Cambria Math" w:cs="Times New Roman"/>
                    </w:rPr>
                    <m:t>B2.9</m:t>
                  </m:r>
                </m:e>
              </m:d>
              <w:bookmarkEnd w:id="255"/>
              <m:ctrlPr>
                <w:rPr>
                  <w:rFonts w:ascii="Cambria Math" w:eastAsiaTheme="minorEastAsia" w:hAnsi="Cambria Math" w:cs="Times New Roman"/>
                  <w:i/>
                </w:rPr>
              </m:ctrlPr>
            </m:e>
          </m:eqArr>
        </m:oMath>
      </m:oMathPara>
    </w:p>
    <w:p w14:paraId="2319253A" w14:textId="3038533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0724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6" w:name="equ_B2_10"/>
              <m:d>
                <m:dPr>
                  <m:ctrlPr>
                    <w:rPr>
                      <w:rFonts w:ascii="Cambria Math" w:hAnsi="Cambria Math" w:cs="Times New Roman"/>
                      <w:i/>
                    </w:rPr>
                  </m:ctrlPr>
                </m:dPr>
                <m:e>
                  <m:r>
                    <w:rPr>
                      <w:rFonts w:ascii="Cambria Math" w:hAnsi="Cambria Math" w:cs="Times New Roman"/>
                    </w:rPr>
                    <m:t>B2.10</m:t>
                  </m:r>
                </m:e>
              </m:d>
              <w:bookmarkEnd w:id="25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7" w:name="_Appendix_C.1_Distribution"/>
      <w:bookmarkEnd w:id="25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907248"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8" w:name="equ_C1_1"/>
              <m:d>
                <m:dPr>
                  <m:ctrlPr>
                    <w:rPr>
                      <w:rFonts w:ascii="Cambria Math" w:hAnsi="Cambria Math" w:cs="Times New Roman"/>
                      <w:i/>
                    </w:rPr>
                  </m:ctrlPr>
                </m:dPr>
                <m:e>
                  <m:r>
                    <w:rPr>
                      <w:rFonts w:ascii="Cambria Math" w:hAnsi="Cambria Math" w:cs="Times New Roman"/>
                    </w:rPr>
                    <m:t>C1.1</m:t>
                  </m:r>
                </m:e>
              </m:d>
              <w:bookmarkEnd w:id="25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907248"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907248"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907248"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90724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90724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805EB" w14:textId="77777777" w:rsidR="00024036" w:rsidRDefault="00024036" w:rsidP="00165E15">
      <w:pPr>
        <w:spacing w:after="0" w:line="240" w:lineRule="auto"/>
      </w:pPr>
      <w:r>
        <w:separator/>
      </w:r>
    </w:p>
  </w:endnote>
  <w:endnote w:type="continuationSeparator" w:id="0">
    <w:p w14:paraId="0C563B55" w14:textId="77777777" w:rsidR="00024036" w:rsidRDefault="00024036"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5863995" w:rsidR="00396FC2" w:rsidRDefault="00396FC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760407">
          <w:rPr>
            <w:rFonts w:ascii="Times New Roman" w:hAnsi="Times New Roman" w:cs="Times New Roman"/>
            <w:noProof/>
            <w:color w:val="000000" w:themeColor="text1"/>
          </w:rPr>
          <w:t>132</w:t>
        </w:r>
        <w:r w:rsidRPr="002D6DAC">
          <w:rPr>
            <w:rFonts w:ascii="Times New Roman" w:hAnsi="Times New Roman" w:cs="Times New Roman"/>
            <w:noProof/>
            <w:color w:val="000000" w:themeColor="text1"/>
          </w:rPr>
          <w:fldChar w:fldCharType="end"/>
        </w:r>
      </w:p>
    </w:sdtContent>
  </w:sdt>
  <w:p w14:paraId="23DC7B5E" w14:textId="77777777" w:rsidR="00396FC2" w:rsidRDefault="0039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0FD0F" w14:textId="77777777" w:rsidR="00024036" w:rsidRDefault="00024036" w:rsidP="00165E15">
      <w:pPr>
        <w:spacing w:after="0" w:line="240" w:lineRule="auto"/>
      </w:pPr>
      <w:r>
        <w:separator/>
      </w:r>
    </w:p>
  </w:footnote>
  <w:footnote w:type="continuationSeparator" w:id="0">
    <w:p w14:paraId="1748C081" w14:textId="77777777" w:rsidR="00024036" w:rsidRDefault="00024036" w:rsidP="00165E15">
      <w:pPr>
        <w:spacing w:after="0" w:line="240" w:lineRule="auto"/>
      </w:pPr>
      <w:r>
        <w:continuationSeparator/>
      </w:r>
    </w:p>
  </w:footnote>
  <w:footnote w:id="1">
    <w:p w14:paraId="72686980" w14:textId="77777777" w:rsidR="00396FC2" w:rsidRDefault="00396FC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396FC2" w:rsidRPr="006118AE" w:rsidRDefault="00396FC2"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396FC2" w:rsidRPr="00261509" w:rsidRDefault="00396FC2">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07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338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17DBF"/>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1BA8C-5C2D-441D-AE77-64A1155D9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9</TotalTime>
  <Pages>155</Pages>
  <Words>76156</Words>
  <Characters>434093</Characters>
  <Application>Microsoft Office Word</Application>
  <DocSecurity>0</DocSecurity>
  <Lines>3617</Lines>
  <Paragraphs>1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03</cp:revision>
  <cp:lastPrinted>2016-08-22T17:18:00Z</cp:lastPrinted>
  <dcterms:created xsi:type="dcterms:W3CDTF">2016-10-25T21:32:00Z</dcterms:created>
  <dcterms:modified xsi:type="dcterms:W3CDTF">2016-11-0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bBWrEqPd"/&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